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1EAFF60" w14:textId="77777777" w:rsidR="00F166A0" w:rsidRPr="00D02B85" w:rsidRDefault="00F166A0" w:rsidP="00D02B85">
      <w:pPr>
        <w:spacing w:after="0"/>
        <w:rPr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763AB7" w14:paraId="412B0223" w14:textId="77777777" w:rsidTr="005B783A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14:paraId="1BB53397" w14:textId="4CFF9DD8" w:rsidR="00CC2A3C" w:rsidRDefault="00043DE3" w:rsidP="00CC2A3C">
            <w:pPr>
              <w:pStyle w:val="CLIN1HEADING"/>
            </w:pPr>
            <w:r>
              <w:rPr>
                <w:lang w:eastAsia="en-AU"/>
              </w:rPr>
              <w:t xml:space="preserve">CLINICAL </w:t>
            </w:r>
            <w:r w:rsidRPr="00E275D2">
              <w:rPr>
                <w:lang w:eastAsia="en-AU"/>
              </w:rPr>
              <w:t>Ut</w:t>
            </w:r>
            <w:r>
              <w:rPr>
                <w:lang w:eastAsia="en-AU"/>
              </w:rPr>
              <w:t xml:space="preserve">ility of Molecular Testing in </w:t>
            </w:r>
            <w:r w:rsidR="00CC2A3C">
              <w:rPr>
                <w:lang w:eastAsia="en-AU"/>
              </w:rPr>
              <w:br/>
            </w:r>
            <w:r w:rsidR="00CC2A3C">
              <w:t>T-l</w:t>
            </w:r>
            <w:r w:rsidR="00CC2A3C" w:rsidRPr="006B7E4D">
              <w:t xml:space="preserve">ymphoblastic leukaemia/lymphoma </w:t>
            </w:r>
          </w:p>
          <w:p w14:paraId="1188F46F" w14:textId="77777777" w:rsidR="00CC2A3C" w:rsidRPr="008B7171" w:rsidRDefault="00CC2A3C" w:rsidP="00CC2A3C">
            <w:pPr>
              <w:pStyle w:val="CLIN2SUBHEADINGS"/>
            </w:pPr>
            <w:r>
              <w:t>Diagnostic Utility</w:t>
            </w:r>
          </w:p>
          <w:p w14:paraId="4E16123A" w14:textId="076F46F7" w:rsidR="00CC2A3C" w:rsidRDefault="00CC2A3C" w:rsidP="00CC2A3C">
            <w:pPr>
              <w:pStyle w:val="CLIN3BULLETPOINTS"/>
            </w:pPr>
            <w:r>
              <w:t>T-lymphoblastic leukaemia/lymphoma (T-ALL) is characterised by r</w:t>
            </w:r>
            <w:r w:rsidRPr="00533C6D">
              <w:t xml:space="preserve">ecurrent chromosomal </w:t>
            </w:r>
            <w:r>
              <w:t xml:space="preserve">rearrangements </w:t>
            </w:r>
            <w:r w:rsidRPr="00533C6D">
              <w:t xml:space="preserve">leading to </w:t>
            </w:r>
            <w:r>
              <w:t xml:space="preserve">aberrant expression of transcription factors including </w:t>
            </w:r>
            <w:r w:rsidRPr="00C41D76">
              <w:rPr>
                <w:i/>
              </w:rPr>
              <w:t>TAL1</w:t>
            </w:r>
            <w:r w:rsidRPr="00CC2A3C">
              <w:t>,</w:t>
            </w:r>
            <w:r w:rsidRPr="00C41D76">
              <w:rPr>
                <w:i/>
              </w:rPr>
              <w:t xml:space="preserve"> TAL2</w:t>
            </w:r>
            <w:r w:rsidRPr="00CC2A3C">
              <w:t>,</w:t>
            </w:r>
            <w:r w:rsidRPr="00C41D76">
              <w:rPr>
                <w:i/>
              </w:rPr>
              <w:t xml:space="preserve"> TLX1</w:t>
            </w:r>
            <w:r w:rsidRPr="00CC2A3C">
              <w:t>,</w:t>
            </w:r>
            <w:r w:rsidRPr="00C41D76">
              <w:rPr>
                <w:i/>
              </w:rPr>
              <w:t xml:space="preserve"> TLX3</w:t>
            </w:r>
            <w:r w:rsidRPr="00CC2A3C">
              <w:t>,</w:t>
            </w:r>
            <w:r w:rsidRPr="00C41D76">
              <w:rPr>
                <w:i/>
              </w:rPr>
              <w:t xml:space="preserve"> HOXA</w:t>
            </w:r>
            <w:r w:rsidRPr="00CC2A3C">
              <w:t>,</w:t>
            </w:r>
            <w:r w:rsidRPr="00C41D76">
              <w:rPr>
                <w:i/>
              </w:rPr>
              <w:t xml:space="preserve"> LMO1</w:t>
            </w:r>
            <w:r w:rsidRPr="00CC2A3C">
              <w:rPr>
                <w:i/>
              </w:rPr>
              <w:t>,</w:t>
            </w:r>
            <w:r>
              <w:t xml:space="preserve"> </w:t>
            </w:r>
            <w:r w:rsidRPr="00C41D76">
              <w:rPr>
                <w:i/>
              </w:rPr>
              <w:t>LMO2</w:t>
            </w:r>
            <w:r w:rsidRPr="00CC2A3C">
              <w:t>,</w:t>
            </w:r>
            <w:r w:rsidRPr="00C41D76">
              <w:rPr>
                <w:i/>
              </w:rPr>
              <w:t xml:space="preserve"> LYL1</w:t>
            </w:r>
            <w:r w:rsidRPr="00CC2A3C">
              <w:t>,</w:t>
            </w:r>
            <w:r w:rsidRPr="00C41D76">
              <w:rPr>
                <w:i/>
              </w:rPr>
              <w:t xml:space="preserve"> NKX2-1</w:t>
            </w:r>
            <w:r>
              <w:rPr>
                <w:i/>
              </w:rPr>
              <w:t xml:space="preserve"> </w:t>
            </w:r>
            <w:r w:rsidRPr="00245621">
              <w:t>and</w:t>
            </w:r>
            <w:r>
              <w:rPr>
                <w:i/>
              </w:rPr>
              <w:t xml:space="preserve"> SPI1</w:t>
            </w:r>
            <w:r>
              <w:t>. Transcriptomic analysis has also been used to identify T-ALL subgroups based on the unique gene expression profile associated with these aberrant transcription factors</w:t>
            </w:r>
            <w:r>
              <w:fldChar w:fldCharType="begin">
                <w:fldData xml:space="preserve">PEVuZE5vdGU+PENpdGU+PEF1dGhvcj5MaXU8L0F1dGhvcj48WWVhcj4yMDE3PC9ZZWFyPjxSZWNO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</w:fldData>
              </w:fldChar>
            </w:r>
            <w:r w:rsidR="00957622">
              <w:instrText xml:space="preserve"> ADDIN EN.CITE </w:instrText>
            </w:r>
            <w:r w:rsidR="00957622">
              <w:fldChar w:fldCharType="begin">
                <w:fldData xml:space="preserve">PEVuZE5vdGU+PENpdGU+PEF1dGhvcj5MaXU8L0F1dGhvcj48WWVhcj4yMDE3PC9ZZWFyPjxSZWNO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</w:fldData>
              </w:fldChar>
            </w:r>
            <w:r w:rsidR="00957622">
              <w:instrText xml:space="preserve"> ADDIN EN.CITE.DATA </w:instrText>
            </w:r>
            <w:r w:rsidR="00957622">
              <w:fldChar w:fldCharType="end"/>
            </w:r>
            <w:r>
              <w:fldChar w:fldCharType="separate"/>
            </w:r>
            <w:r w:rsidRPr="00C41D76">
              <w:rPr>
                <w:vertAlign w:val="superscript"/>
              </w:rPr>
              <w:t>1</w:t>
            </w:r>
            <w:r>
              <w:fldChar w:fldCharType="end"/>
            </w:r>
            <w:r>
              <w:rPr>
                <w:vertAlign w:val="superscript"/>
              </w:rPr>
              <w:t>,</w:t>
            </w:r>
            <w:r>
              <w:fldChar w:fldCharType="begin"/>
            </w:r>
            <w:r w:rsidR="00957622">
              <w:instrText xml:space="preserve"> ADDIN EN.CITE &lt;EndNote&gt;&lt;Cite&gt;&lt;Author&gt;Chen&lt;/Author&gt;&lt;Year&gt;2018&lt;/Year&gt;&lt;RecNum&gt;4288&lt;/RecNum&gt;&lt;DisplayText&gt;&lt;style face="superscript"&gt;2&lt;/style&gt;&lt;/DisplayText&gt;&lt;record&gt;&lt;rec-number&gt;4288&lt;/rec-number&gt;&lt;foreign-keys&gt;&lt;key app="EN" db-id="x2ff5xxepw5ftsep95jvrtxd9pef29zdze92" timestamp="1561423023"&gt;4288&lt;/key&gt;&lt;/foreign-keys&gt;&lt;ref-type name="Journal Article"&gt;17&lt;/ref-type&gt;&lt;contributors&gt;&lt;authors&gt;&lt;author&gt;Chen, Bing&lt;/author&gt;&lt;author&gt;Jiang, Lu&lt;/author&gt;&lt;author&gt;Zhong, Meng-Ling&lt;/author&gt;&lt;author&gt;Li, Jian-Feng&lt;/author&gt;&lt;author&gt;Li, Ben-Shang&lt;/author&gt;&lt;author&gt;Peng, Li-Jun&lt;/author&gt;&lt;author&gt;Dai, Yu-Ting&lt;/author&gt;&lt;author&gt;Cui, Bo-Wen&lt;/author&gt;&lt;author&gt;Yan, Tian-Qi&lt;/author&gt;&lt;author&gt;Zhang, Wei-Na&lt;/author&gt;&lt;author&gt;Weng, Xiang-Qin&lt;/author&gt;&lt;author&gt;Xie, Yin-Yin&lt;/author&gt;&lt;author&gt;Lu, Jing&lt;/author&gt;&lt;author&gt;Ren, Rui-Bao&lt;/author&gt;&lt;author&gt;Chen, Su-Ning&lt;/author&gt;&lt;author&gt;Hu, Jian-Da&lt;/author&gt;&lt;author&gt;Wu, De-Pei&lt;/author&gt;&lt;author&gt;Chen, Zhu&lt;/author&gt;&lt;author&gt;Tang, Jing-Yan&lt;/author&gt;&lt;author&gt;Huang, Jin-Yan&lt;/author&gt;&lt;author&gt;Mi, Jian-Qing&lt;/author&gt;&lt;author&gt;Chen, Sai-Juan&lt;/author&gt;&lt;/authors&gt;&lt;/contributors&gt;&lt;titles&gt;&lt;title&gt;Identification of fusion genes and characterization of transcriptome features in T-cell acute lymphoblastic leukemia&lt;/title&gt;&lt;secondary-title&gt;Proceedings of the National Academy of Sciences&lt;/secondary-title&gt;&lt;/titles&gt;&lt;periodical&gt;&lt;full-title&gt;Proceedings of the National Academy of Sciences&lt;/full-title&gt;&lt;/periodical&gt;&lt;pages&gt;373-378&lt;/pages&gt;&lt;volume&gt;115&lt;/volume&gt;&lt;number&gt;2&lt;/number&gt;&lt;dates&gt;&lt;year&gt;2018&lt;/year&gt;&lt;/dates&gt;&lt;urls&gt;&lt;related-urls&gt;&lt;url&gt;https://www.pnas.org/content/pnas/115/2/373.full.pdf&lt;/url&gt;&lt;/related-urls&gt;&lt;/urls&gt;&lt;electronic-resource-num&gt;10.1073/pnas.1717125115&lt;/electronic-resource-num&gt;&lt;/record&gt;&lt;/Cite&gt;&lt;/EndNote&gt;</w:instrText>
            </w:r>
            <w:r>
              <w:fldChar w:fldCharType="separate"/>
            </w:r>
            <w:r w:rsidRPr="00C04289">
              <w:rPr>
                <w:vertAlign w:val="superscript"/>
              </w:rPr>
              <w:t>2</w:t>
            </w:r>
            <w:r>
              <w:fldChar w:fldCharType="end"/>
            </w:r>
            <w:r>
              <w:t>.</w:t>
            </w:r>
          </w:p>
          <w:p w14:paraId="3FC614FC" w14:textId="247E920E" w:rsidR="00CC2A3C" w:rsidRDefault="00CE5A31" w:rsidP="00CC2A3C">
            <w:pPr>
              <w:pStyle w:val="CLIN3BULLETPOINTS"/>
            </w:pPr>
            <w:r>
              <w:t>M</w:t>
            </w:r>
            <w:r w:rsidR="00CC2A3C">
              <w:t xml:space="preserve">utations in </w:t>
            </w:r>
            <w:r w:rsidR="00CC2A3C" w:rsidRPr="00DB0D6E">
              <w:rPr>
                <w:i/>
              </w:rPr>
              <w:t>NOTCH1 (</w:t>
            </w:r>
            <w:r w:rsidR="00CC2A3C">
              <w:t xml:space="preserve">~70%) and its negative regulator </w:t>
            </w:r>
            <w:r w:rsidR="00CC2A3C" w:rsidRPr="005457E4">
              <w:rPr>
                <w:i/>
              </w:rPr>
              <w:t>FBXW7</w:t>
            </w:r>
            <w:r w:rsidR="00CC2A3C">
              <w:t xml:space="preserve"> (15%-25%) are </w:t>
            </w:r>
            <w:r w:rsidR="00FB4AC6">
              <w:t>frequently observed</w:t>
            </w:r>
            <w:r w:rsidR="00CC2A3C">
              <w:t xml:space="preserve"> in T-ALL and are found in all genetic subgroups</w:t>
            </w:r>
            <w:r w:rsidR="00CC2A3C">
              <w:fldChar w:fldCharType="begin">
                <w:fldData xml:space="preserve">PEVuZE5vdGU+PENpdGU+PEF1dGhvcj5XZW5nPC9BdXRob3I+PFllYXI+MjAwNDwvWWVhcj48UmVj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</w:fldData>
              </w:fldChar>
            </w:r>
            <w:r w:rsidR="00957622">
              <w:instrText xml:space="preserve"> ADDIN EN.CITE </w:instrText>
            </w:r>
            <w:r w:rsidR="00957622">
              <w:fldChar w:fldCharType="begin">
                <w:fldData xml:space="preserve">PEVuZE5vdGU+PENpdGU+PEF1dGhvcj5XZW5nPC9BdXRob3I+PFllYXI+MjAwNDwvWWVhcj48UmVj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</w:fldData>
              </w:fldChar>
            </w:r>
            <w:r w:rsidR="00957622">
              <w:instrText xml:space="preserve"> ADDIN EN.CITE.DATA </w:instrText>
            </w:r>
            <w:r w:rsidR="00957622">
              <w:fldChar w:fldCharType="end"/>
            </w:r>
            <w:r w:rsidR="00CC2A3C">
              <w:fldChar w:fldCharType="separate"/>
            </w:r>
            <w:r w:rsidR="00CC2A3C" w:rsidRPr="00C04289">
              <w:rPr>
                <w:vertAlign w:val="superscript"/>
              </w:rPr>
              <w:t>1,3,4</w:t>
            </w:r>
            <w:r w:rsidR="00CC2A3C">
              <w:fldChar w:fldCharType="end"/>
            </w:r>
            <w:r w:rsidR="00CC2A3C">
              <w:t>. M</w:t>
            </w:r>
            <w:r>
              <w:t>ore than one</w:t>
            </w:r>
            <w:r w:rsidR="00CC2A3C">
              <w:t xml:space="preserve"> </w:t>
            </w:r>
            <w:r w:rsidR="00CC2A3C" w:rsidRPr="00DB0D6E">
              <w:rPr>
                <w:i/>
              </w:rPr>
              <w:t>NOTCH1</w:t>
            </w:r>
            <w:r>
              <w:t xml:space="preserve"> mutation</w:t>
            </w:r>
            <w:r w:rsidR="00CC2A3C">
              <w:t xml:space="preserve"> may </w:t>
            </w:r>
            <w:r>
              <w:t>be present</w:t>
            </w:r>
            <w:r w:rsidR="00CC2A3C">
              <w:t xml:space="preserve"> in </w:t>
            </w:r>
            <w:r>
              <w:t>a sample</w:t>
            </w:r>
            <w:r w:rsidR="00CC2A3C">
              <w:fldChar w:fldCharType="begin"/>
            </w:r>
            <w:r w:rsidR="00CC2A3C">
              <w:instrText xml:space="preserve"> ADDIN EN.CITE &lt;EndNote&gt;&lt;Cite&gt;&lt;Author&gt;Albertí-Servera&lt;/Author&gt;&lt;Year&gt;2021&lt;/Year&gt;&lt;RecNum&gt;3281&lt;/RecNum&gt;&lt;DisplayText&gt;&lt;style face="superscript"&gt;5&lt;/style&gt;&lt;/DisplayText&gt;&lt;record&gt;&lt;rec-number&gt;3281&lt;/rec-number&gt;&lt;foreign-keys&gt;&lt;key app="EN" db-id="5wep2s5sfw2et6evrtzp092brtz2s0d20svw" timestamp="1633515453" guid="11970a4e-4442-4961-a395-21d81beec407"&gt;3281&lt;/key&gt;&lt;/foreign-keys&gt;&lt;ref-type name="Journal Article"&gt;17&lt;/ref-type&gt;&lt;contributors&gt;&lt;authors&gt;&lt;author&gt;Albertí-Servera, Llucia&lt;/author&gt;&lt;author&gt;Demeyer, Sofie&lt;/author&gt;&lt;author&gt;Govaerts, Inge&lt;/author&gt;&lt;author&gt;Swings, Toon&lt;/author&gt;&lt;author&gt;De Bie, Jolien&lt;/author&gt;&lt;author&gt;Gielen, Olga&lt;/author&gt;&lt;author&gt;Brociner, Marco&lt;/author&gt;&lt;author&gt;Michaux, Lucienne&lt;/author&gt;&lt;author&gt;Maertens, Johan&lt;/author&gt;&lt;author&gt;Uyttebroeck, Anne&lt;/author&gt;&lt;author&gt;De Keersmaecker, Kim&lt;/author&gt;&lt;author&gt;Boeckx, Nancy&lt;/author&gt;&lt;author&gt;Segers, Heidi&lt;/author&gt;&lt;author&gt;Cools, Jan&lt;/author&gt;&lt;/authors&gt;&lt;/contributors&gt;&lt;titles&gt;&lt;title&gt;Single-cell DNA amplicon sequencing reveals clonal heterogeneity and evolution in T-cell acute lymphoblastic leukemia&lt;/title&gt;&lt;secondary-title&gt;Blood&lt;/secondary-title&gt;&lt;/titles&gt;&lt;periodical&gt;&lt;full-title&gt;Blood&lt;/full-title&gt;&lt;/periodical&gt;&lt;pages&gt;801-811&lt;/pages&gt;&lt;volume&gt;137&lt;/volume&gt;&lt;number&gt;6&lt;/number&gt;&lt;dates&gt;&lt;year&gt;2021&lt;/year&gt;&lt;/dates&gt;&lt;isbn&gt;0006-4971&lt;/isbn&gt;&lt;urls&gt;&lt;related-urls&gt;&lt;url&gt;https://doi.org/10.1182/blood.2020006996&lt;/url&gt;&lt;/related-urls&gt;&lt;/urls&gt;&lt;electronic-resource-num&gt;10.1182/blood.2020006996&lt;/electronic-resource-num&gt;&lt;access-date&gt;10/6/2021&lt;/access-date&gt;&lt;/record&gt;&lt;/Cite&gt;&lt;/EndNote&gt;</w:instrText>
            </w:r>
            <w:r w:rsidR="00CC2A3C">
              <w:fldChar w:fldCharType="separate"/>
            </w:r>
            <w:r w:rsidR="00CC2A3C" w:rsidRPr="00C04289">
              <w:rPr>
                <w:vertAlign w:val="superscript"/>
              </w:rPr>
              <w:t>5</w:t>
            </w:r>
            <w:r w:rsidR="00CC2A3C">
              <w:fldChar w:fldCharType="end"/>
            </w:r>
            <w:r w:rsidR="00CC2A3C">
              <w:t>.</w:t>
            </w:r>
          </w:p>
          <w:p w14:paraId="2D1FE030" w14:textId="56955D88" w:rsidR="00CC2A3C" w:rsidRDefault="00CC2A3C" w:rsidP="00CC2A3C">
            <w:pPr>
              <w:pStyle w:val="CLIN3BULLETPOINTS"/>
            </w:pPr>
            <w:r>
              <w:t xml:space="preserve">Loss of </w:t>
            </w:r>
            <w:r w:rsidRPr="005457E4">
              <w:rPr>
                <w:i/>
              </w:rPr>
              <w:t>CDKN2A</w:t>
            </w:r>
            <w:r w:rsidRPr="00245621">
              <w:t>/</w:t>
            </w:r>
            <w:r>
              <w:rPr>
                <w:i/>
              </w:rPr>
              <w:t>CDKN2</w:t>
            </w:r>
            <w:r w:rsidRPr="005457E4">
              <w:rPr>
                <w:i/>
              </w:rPr>
              <w:t>B</w:t>
            </w:r>
            <w:r>
              <w:t xml:space="preserve"> by </w:t>
            </w:r>
            <w:r w:rsidRPr="00DB0D6E">
              <w:t>9p21 deletion</w:t>
            </w:r>
            <w:r>
              <w:t xml:space="preserve"> is a highly recurren</w:t>
            </w:r>
            <w:r w:rsidR="00E43C67">
              <w:t>t finding in T-ALL (~70%)</w:t>
            </w:r>
            <w:r>
              <w:fldChar w:fldCharType="begin"/>
            </w:r>
            <w:r>
              <w:instrText xml:space="preserve"> ADDIN EN.CITE &lt;EndNote&gt;&lt;Cite&gt;&lt;Author&gt;Hebert&lt;/Author&gt;&lt;Year&gt;1994&lt;/Year&gt;&lt;RecNum&gt;3286&lt;/RecNum&gt;&lt;DisplayText&gt;&lt;style face="superscript"&gt;6&lt;/style&gt;&lt;/DisplayText&gt;&lt;record&gt;&lt;rec-number&gt;3286&lt;/rec-number&gt;&lt;foreign-keys&gt;&lt;key app="EN" db-id="5wep2s5sfw2et6evrtzp092brtz2s0d20svw" timestamp="1633564103" guid="4cd88ad6-dff0-43e9-b752-4bead03d60dd"&gt;3286&lt;/key&gt;&lt;/foreign-keys&gt;&lt;ref-type name="Journal Article"&gt;17&lt;/ref-type&gt;&lt;contributors&gt;&lt;authors&gt;&lt;author&gt;Hebert, Josée&lt;/author&gt;&lt;author&gt;Cayuela, Jean Michel&lt;/author&gt;&lt;author&gt;Berkeley, Jennifer&lt;/author&gt;&lt;author&gt;Sigaux, François&lt;/author&gt;&lt;/authors&gt;&lt;/contributors&gt;&lt;titles&gt;&lt;title&gt;Candidate Tumor-Suppressor Genes MTS1 (p16INK4A) and MTS2 (p15INK4B) Display Frequent Homozygous Deletions in Primary Cells From T-But Not From B-Cell Lineage Acute Lymphoblastic Leukemias&lt;/title&gt;&lt;secondary-title&gt;Blood&lt;/secondary-title&gt;&lt;/titles&gt;&lt;periodical&gt;&lt;full-title&gt;Blood&lt;/full-title&gt;&lt;/periodical&gt;&lt;pages&gt;4038-4044&lt;/pages&gt;&lt;volume&gt;84&lt;/volume&gt;&lt;number&gt;12&lt;/number&gt;&lt;dates&gt;&lt;year&gt;1994&lt;/year&gt;&lt;pub-dates&gt;&lt;date&gt;1994/12/15/&lt;/date&gt;&lt;/pub-dates&gt;&lt;/dates&gt;&lt;isbn&gt;0006-4971&lt;/isbn&gt;&lt;urls&gt;&lt;related-urls&gt;&lt;url&gt;https://www.sciencedirect.com/science/article/pii/S0006497120699621&lt;/url&gt;&lt;/related-urls&gt;&lt;/urls&gt;&lt;electronic-resource-num&gt;https://doi.org/10.1182/blood.V84.12.4038.bloodjournal84124038&lt;/electronic-resource-num&gt;&lt;/record&gt;&lt;/Cite&gt;&lt;/EndNote&gt;</w:instrText>
            </w:r>
            <w:r>
              <w:fldChar w:fldCharType="separate"/>
            </w:r>
            <w:r w:rsidRPr="00C04289">
              <w:rPr>
                <w:vertAlign w:val="superscript"/>
              </w:rPr>
              <w:t>6</w:t>
            </w:r>
            <w:r>
              <w:fldChar w:fldCharType="end"/>
            </w:r>
            <w:r>
              <w:t>.</w:t>
            </w:r>
          </w:p>
          <w:p w14:paraId="3AE866B5" w14:textId="425479F9" w:rsidR="00CC2A3C" w:rsidRDefault="00CC2A3C" w:rsidP="00CC2A3C">
            <w:pPr>
              <w:pStyle w:val="CLIN3BULLETPOINTS"/>
            </w:pPr>
            <w:r>
              <w:t>Several pathways are dysregulated by secondary somatic mutations or copy number changes including the RAS-MAPK signalling pathway (</w:t>
            </w:r>
            <w:r w:rsidRPr="00D06D83">
              <w:rPr>
                <w:i/>
              </w:rPr>
              <w:t>NRAS</w:t>
            </w:r>
            <w:r w:rsidRPr="00074A21">
              <w:t>,</w:t>
            </w:r>
            <w:r w:rsidRPr="00D06D83">
              <w:rPr>
                <w:i/>
              </w:rPr>
              <w:t xml:space="preserve"> KRAS</w:t>
            </w:r>
            <w:r w:rsidRPr="00074A21">
              <w:t>,</w:t>
            </w:r>
            <w:r w:rsidRPr="00D06D83">
              <w:rPr>
                <w:i/>
              </w:rPr>
              <w:t xml:space="preserve"> NF1</w:t>
            </w:r>
            <w:r>
              <w:t>), JAK-</w:t>
            </w:r>
            <w:r w:rsidRPr="00533C6D">
              <w:t>STAT pathway</w:t>
            </w:r>
            <w:r>
              <w:t xml:space="preserve"> (</w:t>
            </w:r>
            <w:r w:rsidRPr="00D06D83">
              <w:rPr>
                <w:i/>
              </w:rPr>
              <w:t>IL7</w:t>
            </w:r>
            <w:r w:rsidRPr="0004566D">
              <w:rPr>
                <w:i/>
              </w:rPr>
              <w:t>R,</w:t>
            </w:r>
            <w:r w:rsidRPr="00D06D83">
              <w:rPr>
                <w:i/>
              </w:rPr>
              <w:t xml:space="preserve"> JAK1</w:t>
            </w:r>
            <w:r w:rsidRPr="00074A21">
              <w:t>,</w:t>
            </w:r>
            <w:r w:rsidRPr="00D06D83">
              <w:rPr>
                <w:i/>
              </w:rPr>
              <w:t xml:space="preserve"> JAK3</w:t>
            </w:r>
            <w:r w:rsidRPr="00074A21">
              <w:t>,</w:t>
            </w:r>
            <w:r w:rsidRPr="00D06D83">
              <w:rPr>
                <w:i/>
              </w:rPr>
              <w:t xml:space="preserve"> STAT5B</w:t>
            </w:r>
            <w:r>
              <w:t>) and</w:t>
            </w:r>
            <w:r w:rsidRPr="00533C6D">
              <w:t xml:space="preserve"> PI3K</w:t>
            </w:r>
            <w:r>
              <w:t>-AKT</w:t>
            </w:r>
            <w:r w:rsidRPr="00533C6D">
              <w:t xml:space="preserve"> pathway</w:t>
            </w:r>
            <w:r>
              <w:t xml:space="preserve"> (</w:t>
            </w:r>
            <w:r>
              <w:rPr>
                <w:i/>
              </w:rPr>
              <w:t xml:space="preserve">PTEN </w:t>
            </w:r>
            <w:r>
              <w:t>deletion)</w:t>
            </w:r>
            <w:r>
              <w:fldChar w:fldCharType="begin">
                <w:fldData xml:space="preserve">PEVuZE5vdGU+PENpdGU+PEF1dGhvcj5HaXJhcmRpPC9BdXRob3I+PFllYXI+MjAxNzwvWWVhcj48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==
</w:fldData>
              </w:fldChar>
            </w:r>
            <w:r w:rsidR="00957622">
              <w:instrText xml:space="preserve"> ADDIN EN.CITE </w:instrText>
            </w:r>
            <w:r w:rsidR="00957622">
              <w:fldChar w:fldCharType="begin">
                <w:fldData xml:space="preserve">PEVuZE5vdGU+PENpdGU+PEF1dGhvcj5HaXJhcmRpPC9BdXRob3I+PFllYXI+MjAxNzwvWWVhcj48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==
</w:fldData>
              </w:fldChar>
            </w:r>
            <w:r w:rsidR="00957622">
              <w:instrText xml:space="preserve"> ADDIN EN.CITE.DATA </w:instrText>
            </w:r>
            <w:r w:rsidR="00957622">
              <w:fldChar w:fldCharType="end"/>
            </w:r>
            <w:r>
              <w:fldChar w:fldCharType="separate"/>
            </w:r>
            <w:r w:rsidRPr="00C04289">
              <w:rPr>
                <w:vertAlign w:val="superscript"/>
              </w:rPr>
              <w:t>1,7,8</w:t>
            </w:r>
            <w:r>
              <w:fldChar w:fldCharType="end"/>
            </w:r>
            <w:r>
              <w:t>.</w:t>
            </w:r>
          </w:p>
          <w:p w14:paraId="00B8FC5C" w14:textId="64BA44C4" w:rsidR="00CC2A3C" w:rsidRDefault="00CC2A3C" w:rsidP="00CC2A3C">
            <w:pPr>
              <w:pStyle w:val="CLIN3BULLETPOINTS"/>
            </w:pPr>
            <w:r>
              <w:t>Additionally, alterations in epigenetic modification (</w:t>
            </w:r>
            <w:r w:rsidRPr="00245621">
              <w:rPr>
                <w:i/>
              </w:rPr>
              <w:t>PHF6</w:t>
            </w:r>
            <w:r w:rsidRPr="00074A21">
              <w:t>,</w:t>
            </w:r>
            <w:r>
              <w:t xml:space="preserve"> </w:t>
            </w:r>
            <w:r>
              <w:rPr>
                <w:i/>
              </w:rPr>
              <w:t>EZH2</w:t>
            </w:r>
            <w:r w:rsidRPr="00074A21">
              <w:t>,</w:t>
            </w:r>
            <w:r>
              <w:rPr>
                <w:i/>
              </w:rPr>
              <w:t xml:space="preserve"> EED</w:t>
            </w:r>
            <w:r w:rsidRPr="00074A21">
              <w:t>,</w:t>
            </w:r>
            <w:r>
              <w:rPr>
                <w:i/>
              </w:rPr>
              <w:t xml:space="preserve"> SUZ12</w:t>
            </w:r>
            <w:r w:rsidRPr="00074A21">
              <w:t>,</w:t>
            </w:r>
            <w:r>
              <w:rPr>
                <w:i/>
              </w:rPr>
              <w:t xml:space="preserve"> DNMT3A</w:t>
            </w:r>
            <w:r>
              <w:t>), transcription (</w:t>
            </w:r>
            <w:r w:rsidRPr="00245621">
              <w:rPr>
                <w:i/>
              </w:rPr>
              <w:t>ETV6</w:t>
            </w:r>
            <w:r w:rsidRPr="00074A21">
              <w:t>,</w:t>
            </w:r>
            <w:r>
              <w:t xml:space="preserve"> </w:t>
            </w:r>
            <w:r>
              <w:rPr>
                <w:i/>
              </w:rPr>
              <w:t>RUNX1</w:t>
            </w:r>
            <w:r w:rsidRPr="00074A21">
              <w:t>,</w:t>
            </w:r>
            <w:r>
              <w:rPr>
                <w:i/>
              </w:rPr>
              <w:t xml:space="preserve"> GATA3</w:t>
            </w:r>
            <w:r w:rsidRPr="00074A21">
              <w:t>,</w:t>
            </w:r>
            <w:r>
              <w:rPr>
                <w:i/>
              </w:rPr>
              <w:t xml:space="preserve"> WT1</w:t>
            </w:r>
            <w:r w:rsidRPr="00074A21">
              <w:t>)</w:t>
            </w:r>
            <w:r>
              <w:rPr>
                <w:i/>
              </w:rPr>
              <w:t xml:space="preserve"> </w:t>
            </w:r>
            <w:r>
              <w:t>and ribosomal genes (</w:t>
            </w:r>
            <w:r w:rsidRPr="00D06D83">
              <w:rPr>
                <w:i/>
              </w:rPr>
              <w:t>RPL5</w:t>
            </w:r>
            <w:r w:rsidRPr="00074A21">
              <w:t>,</w:t>
            </w:r>
            <w:r w:rsidRPr="00D06D83">
              <w:rPr>
                <w:i/>
              </w:rPr>
              <w:t xml:space="preserve"> RPL10</w:t>
            </w:r>
            <w:r w:rsidRPr="00074A21">
              <w:t>,</w:t>
            </w:r>
            <w:r w:rsidR="0004566D">
              <w:rPr>
                <w:i/>
              </w:rPr>
              <w:t xml:space="preserve"> </w:t>
            </w:r>
            <w:r>
              <w:rPr>
                <w:i/>
              </w:rPr>
              <w:t>CNOT3</w:t>
            </w:r>
            <w:r>
              <w:t>) are recurrently observed</w:t>
            </w:r>
            <w:r>
              <w:fldChar w:fldCharType="begin">
                <w:fldData xml:space="preserve">PEVuZE5vdGU+PENpdGU+PEF1dGhvcj5EZSBLZWVyc21hZWNrZXI8L0F1dGhvcj48WWVhcj4yMDEz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</w:fldData>
              </w:fldChar>
            </w:r>
            <w:r w:rsidR="00957622">
              <w:instrText xml:space="preserve"> ADDIN EN.CITE </w:instrText>
            </w:r>
            <w:r w:rsidR="00957622">
              <w:fldChar w:fldCharType="begin">
                <w:fldData xml:space="preserve">PEVuZE5vdGU+PENpdGU+PEF1dGhvcj5EZSBLZWVyc21hZWNrZXI8L0F1dGhvcj48WWVhcj4yMDEz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</w:fldData>
              </w:fldChar>
            </w:r>
            <w:r w:rsidR="00957622">
              <w:instrText xml:space="preserve"> ADDIN EN.CITE.DATA </w:instrText>
            </w:r>
            <w:r w:rsidR="00957622">
              <w:fldChar w:fldCharType="end"/>
            </w:r>
            <w:r>
              <w:fldChar w:fldCharType="separate"/>
            </w:r>
            <w:r w:rsidRPr="00C04289">
              <w:rPr>
                <w:vertAlign w:val="superscript"/>
              </w:rPr>
              <w:t>1,9-11</w:t>
            </w:r>
            <w:r>
              <w:fldChar w:fldCharType="end"/>
            </w:r>
            <w:r w:rsidRPr="009C26F8">
              <w:t>.</w:t>
            </w:r>
          </w:p>
          <w:p w14:paraId="53B5F74A" w14:textId="0F131D33" w:rsidR="00CC2A3C" w:rsidRDefault="00215756" w:rsidP="00CC2A3C">
            <w:pPr>
              <w:pStyle w:val="CLIN3BULLETPOINTS"/>
            </w:pPr>
            <w:r>
              <w:t>E</w:t>
            </w:r>
            <w:r w:rsidRPr="00957622">
              <w:t>arly T-cell precursor acute lymphoblastic leukaemia</w:t>
            </w:r>
            <w:r>
              <w:t xml:space="preserve"> (</w:t>
            </w:r>
            <w:r w:rsidR="00CC2A3C">
              <w:t>ETP-ALL</w:t>
            </w:r>
            <w:r>
              <w:t>)</w:t>
            </w:r>
            <w:r w:rsidR="00CC2A3C">
              <w:t xml:space="preserve"> is enriched for mutations in genes involved in JAK-STAT signalling, RAS</w:t>
            </w:r>
            <w:r w:rsidR="00CC2A3C" w:rsidRPr="00E3609E">
              <w:t xml:space="preserve"> signa</w:t>
            </w:r>
            <w:r w:rsidR="00CC2A3C">
              <w:t>lling</w:t>
            </w:r>
            <w:r w:rsidR="00CC2A3C" w:rsidRPr="00E3609E">
              <w:t xml:space="preserve"> and epigenetic regulation</w:t>
            </w:r>
            <w:r w:rsidR="00CC2A3C">
              <w:fldChar w:fldCharType="begin">
                <w:fldData xml:space="preserve">PEVuZE5vdGU+PENpdGU+PEF1dGhvcj5MaXU8L0F1dGhvcj48WWVhcj4yMDE3PC9ZZWFyPjxSZWNO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</w:fldData>
              </w:fldChar>
            </w:r>
            <w:r w:rsidR="00957622">
              <w:instrText xml:space="preserve"> ADDIN EN.CITE </w:instrText>
            </w:r>
            <w:r w:rsidR="00957622">
              <w:fldChar w:fldCharType="begin">
                <w:fldData xml:space="preserve">PEVuZE5vdGU+PENpdGU+PEF1dGhvcj5MaXU8L0F1dGhvcj48WWVhcj4yMDE3PC9ZZWFyPjxSZWNO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</w:fldData>
              </w:fldChar>
            </w:r>
            <w:r w:rsidR="00957622">
              <w:instrText xml:space="preserve"> ADDIN EN.CITE.DATA </w:instrText>
            </w:r>
            <w:r w:rsidR="00957622">
              <w:fldChar w:fldCharType="end"/>
            </w:r>
            <w:r w:rsidR="00CC2A3C">
              <w:fldChar w:fldCharType="separate"/>
            </w:r>
            <w:r w:rsidR="00CC2A3C" w:rsidRPr="00C04289">
              <w:rPr>
                <w:vertAlign w:val="superscript"/>
              </w:rPr>
              <w:t>1,2</w:t>
            </w:r>
            <w:r w:rsidR="00CC2A3C">
              <w:fldChar w:fldCharType="end"/>
            </w:r>
            <w:r w:rsidR="00CC2A3C">
              <w:t xml:space="preserve">. </w:t>
            </w:r>
            <w:r w:rsidR="00CC2A3C" w:rsidRPr="00E3609E">
              <w:rPr>
                <w:i/>
              </w:rPr>
              <w:t>FLT3</w:t>
            </w:r>
            <w:r w:rsidR="00CC2A3C" w:rsidRPr="00FC0E01">
              <w:t xml:space="preserve"> </w:t>
            </w:r>
            <w:r w:rsidR="00CC2A3C">
              <w:t>mutations are more frequently observed in ETP-ALL than T-ALL</w:t>
            </w:r>
            <w:r w:rsidR="00CC2A3C">
              <w:fldChar w:fldCharType="begin">
                <w:fldData xml:space="preserve">PEVuZE5vdGU+PENpdGU+PEF1dGhvcj5MaXU8L0F1dGhvcj48WWVhcj4yMDE3PC9ZZWFyPjxSZWNO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</w:fldData>
              </w:fldChar>
            </w:r>
            <w:r w:rsidR="00957622">
              <w:instrText xml:space="preserve"> ADDIN EN.CITE </w:instrText>
            </w:r>
            <w:r w:rsidR="00957622">
              <w:fldChar w:fldCharType="begin">
                <w:fldData xml:space="preserve">PEVuZE5vdGU+PENpdGU+PEF1dGhvcj5MaXU8L0F1dGhvcj48WWVhcj4yMDE3PC9ZZWFyPjxSZWNO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</w:fldData>
              </w:fldChar>
            </w:r>
            <w:r w:rsidR="00957622">
              <w:instrText xml:space="preserve"> ADDIN EN.CITE.DATA </w:instrText>
            </w:r>
            <w:r w:rsidR="00957622">
              <w:fldChar w:fldCharType="end"/>
            </w:r>
            <w:r w:rsidR="00CC2A3C">
              <w:fldChar w:fldCharType="separate"/>
            </w:r>
            <w:r w:rsidR="00CC2A3C" w:rsidRPr="00E3609E">
              <w:rPr>
                <w:vertAlign w:val="superscript"/>
              </w:rPr>
              <w:t>1</w:t>
            </w:r>
            <w:r w:rsidR="00CC2A3C">
              <w:fldChar w:fldCharType="end"/>
            </w:r>
            <w:r w:rsidR="00CC2A3C">
              <w:t>.</w:t>
            </w:r>
          </w:p>
          <w:p w14:paraId="06DCAFA0" w14:textId="1B80CB52" w:rsidR="00CC2A3C" w:rsidRDefault="00CC2A3C" w:rsidP="00CC2A3C">
            <w:pPr>
              <w:pStyle w:val="CLIN3BULLETPOINTS"/>
            </w:pPr>
            <w:r>
              <w:rPr>
                <w:i/>
              </w:rPr>
              <w:t xml:space="preserve">TP53 </w:t>
            </w:r>
            <w:r w:rsidRPr="00B61E04">
              <w:t xml:space="preserve">mutations </w:t>
            </w:r>
            <w:r>
              <w:t xml:space="preserve">at diagnosis </w:t>
            </w:r>
            <w:r w:rsidRPr="00B61E04">
              <w:t xml:space="preserve">are </w:t>
            </w:r>
            <w:r>
              <w:t>less common in paediatric</w:t>
            </w:r>
            <w:r w:rsidRPr="00B61E04">
              <w:t xml:space="preserve"> T-ALL </w:t>
            </w:r>
            <w:r>
              <w:t xml:space="preserve">(&lt;5%) </w:t>
            </w:r>
            <w:r w:rsidRPr="00B61E04">
              <w:t xml:space="preserve">compared to </w:t>
            </w:r>
            <w:r>
              <w:t>adult T-ALL (~10%)</w:t>
            </w:r>
            <w:r>
              <w:fldChar w:fldCharType="begin">
                <w:fldData xml:space="preserve">PEVuZE5vdGU+PENpdGU+PEF1dGhvcj5MaXU8L0F1dGhvcj48WWVhcj4yMDE3PC9ZZWFyPjxSZWNO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</w:fldData>
              </w:fldChar>
            </w:r>
            <w:r w:rsidR="00957622">
              <w:instrText xml:space="preserve"> ADDIN EN.CITE </w:instrText>
            </w:r>
            <w:r w:rsidR="00957622">
              <w:fldChar w:fldCharType="begin">
                <w:fldData xml:space="preserve">PEVuZE5vdGU+PENpdGU+PEF1dGhvcj5MaXU8L0F1dGhvcj48WWVhcj4yMDE3PC9ZZWFyPjxSZWNO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</w:fldData>
              </w:fldChar>
            </w:r>
            <w:r w:rsidR="00957622">
              <w:instrText xml:space="preserve"> ADDIN EN.CITE.DATA </w:instrText>
            </w:r>
            <w:r w:rsidR="00957622">
              <w:fldChar w:fldCharType="end"/>
            </w:r>
            <w:r>
              <w:fldChar w:fldCharType="separate"/>
            </w:r>
            <w:r w:rsidRPr="00C04289">
              <w:rPr>
                <w:vertAlign w:val="superscript"/>
              </w:rPr>
              <w:t>1,12,13</w:t>
            </w:r>
            <w:r>
              <w:fldChar w:fldCharType="end"/>
            </w:r>
            <w:r>
              <w:t xml:space="preserve"> and are more frequently observed at relapse</w:t>
            </w:r>
            <w:r>
              <w:fldChar w:fldCharType="begin"/>
            </w:r>
            <w:r>
              <w:instrText xml:space="preserve"> ADDIN EN.CITE &lt;EndNote&gt;&lt;Cite&gt;&lt;Author&gt;Chang&lt;/Author&gt;&lt;Year&gt;2021&lt;/Year&gt;&lt;RecNum&gt;3287&lt;/RecNum&gt;&lt;DisplayText&gt;&lt;style face="superscript"&gt;8&lt;/style&gt;&lt;/DisplayText&gt;&lt;record&gt;&lt;rec-number&gt;3287&lt;/rec-number&gt;&lt;foreign-keys&gt;&lt;key app="EN" db-id="5wep2s5sfw2et6evrtzp092brtz2s0d20svw" timestamp="1633565755" guid="8a132069-3683-437e-b46c-1cf868adad1f"&gt;3287&lt;/key&gt;&lt;/foreign-keys&gt;&lt;ref-type name="Journal Article"&gt;17&lt;/ref-type&gt;&lt;contributors&gt;&lt;authors&gt;&lt;author&gt;Chang, Ya-Hsuan&lt;/author&gt;&lt;author&gt;Yu, Chih-Hsiang&lt;/author&gt;&lt;author&gt;Jou, Shiann-Tarng&lt;/author&gt;&lt;author&gt;Lin, Chien-Yu&lt;/author&gt;&lt;author&gt;Lin, Kai-Hsin&lt;/author&gt;&lt;author&gt;Lu, Meng-Yao&lt;/author&gt;&lt;author&gt;Wu, Kang-Hsi&lt;/author&gt;&lt;author&gt;Chang, Hsiu-Hao&lt;/author&gt;&lt;author&gt;Lin, Dong-Tsamn&lt;/author&gt;&lt;author&gt;Lin, Shu-Wha&lt;/author&gt;&lt;author&gt;Chen, Hsuan-Yu&lt;/author&gt;&lt;author&gt;Yang, Yung-Li&lt;/author&gt;&lt;/authors&gt;&lt;/contributors&gt;&lt;titles&gt;&lt;title&gt;Targeted sequencing to identify genetic alterations and prognostic markers in pediatric T-cell acute lymphoblastic leukemia&lt;/title&gt;&lt;secondary-title&gt;Scientific Reports&lt;/secondary-title&gt;&lt;/titles&gt;&lt;periodical&gt;&lt;full-title&gt;Scientific Reports&lt;/full-title&gt;&lt;/periodical&gt;&lt;pages&gt;769&lt;/pages&gt;&lt;volume&gt;11&lt;/volume&gt;&lt;number&gt;1&lt;/number&gt;&lt;dates&gt;&lt;year&gt;2021&lt;/year&gt;&lt;pub-dates&gt;&lt;date&gt;2021/01/12&lt;/date&gt;&lt;/pub-dates&gt;&lt;/dates&gt;&lt;isbn&gt;2045-2322&lt;/isbn&gt;&lt;urls&gt;&lt;related-urls&gt;&lt;url&gt;https://doi.org/10.1038/s41598-020-80613-6&lt;/url&gt;&lt;/related-urls&gt;&lt;/urls&gt;&lt;electronic-resource-num&gt;10.1038/s41598-020-80613-6&lt;/electronic-resource-num&gt;&lt;/record&gt;&lt;/Cite&gt;&lt;/EndNote&gt;</w:instrText>
            </w:r>
            <w:r>
              <w:fldChar w:fldCharType="separate"/>
            </w:r>
            <w:r w:rsidRPr="00C04289">
              <w:rPr>
                <w:vertAlign w:val="superscript"/>
              </w:rPr>
              <w:t>8</w:t>
            </w:r>
            <w:r>
              <w:fldChar w:fldCharType="end"/>
            </w:r>
            <w:r w:rsidRPr="00B61E04">
              <w:t>.</w:t>
            </w:r>
          </w:p>
          <w:p w14:paraId="47EB44A8" w14:textId="77777777" w:rsidR="00CC2A3C" w:rsidRPr="00520A7F" w:rsidRDefault="00CC2A3C" w:rsidP="00CC2A3C">
            <w:pPr>
              <w:pStyle w:val="CLIN2SUBHEADINGS"/>
            </w:pPr>
            <w:r w:rsidRPr="00520A7F">
              <w:t>Prognostic Utility</w:t>
            </w:r>
            <w:bookmarkStart w:id="0" w:name="_GoBack"/>
            <w:bookmarkEnd w:id="0"/>
          </w:p>
          <w:p w14:paraId="27B5B208" w14:textId="77777777" w:rsidR="00CC2A3C" w:rsidRDefault="00CC2A3C" w:rsidP="00CC2A3C">
            <w:pPr>
              <w:pStyle w:val="CLIN3BULLETPOINTS"/>
            </w:pPr>
            <w:r>
              <w:t>The prognostic effect of gene mutations in T-ALL is not consistent across studies and needs to be interpreted in the context of co-mutation patterns and measurable residual disease.</w:t>
            </w:r>
          </w:p>
          <w:p w14:paraId="007B9DF3" w14:textId="77777777" w:rsidR="00CC2A3C" w:rsidRDefault="00CC2A3C" w:rsidP="00CC2A3C">
            <w:pPr>
              <w:pStyle w:val="CLIN3BULLETPOINTS"/>
            </w:pPr>
            <w:r>
              <w:t xml:space="preserve">A </w:t>
            </w:r>
            <w:r w:rsidRPr="001E1BF4">
              <w:rPr>
                <w:i/>
              </w:rPr>
              <w:t>NOTCH1</w:t>
            </w:r>
            <w:r w:rsidRPr="00074A21">
              <w:t>/</w:t>
            </w:r>
            <w:r w:rsidRPr="001E1BF4">
              <w:rPr>
                <w:i/>
              </w:rPr>
              <w:t>FBXW7</w:t>
            </w:r>
            <w:r w:rsidRPr="00074A21">
              <w:t>/</w:t>
            </w:r>
            <w:r w:rsidRPr="001E1BF4">
              <w:rPr>
                <w:i/>
              </w:rPr>
              <w:t>RAS</w:t>
            </w:r>
            <w:r w:rsidRPr="00074A21">
              <w:t>/</w:t>
            </w:r>
            <w:r w:rsidRPr="001E1BF4">
              <w:rPr>
                <w:i/>
              </w:rPr>
              <w:t>PTEN–</w:t>
            </w:r>
            <w:r w:rsidRPr="00245621">
              <w:t>b</w:t>
            </w:r>
            <w:r w:rsidRPr="001E1BF4">
              <w:t>ased</w:t>
            </w:r>
            <w:r w:rsidRPr="00245621">
              <w:t xml:space="preserve"> classifier has been proposed</w:t>
            </w:r>
            <w:r>
              <w:t xml:space="preserve"> in T-ALL where low risk is defined by the presence of </w:t>
            </w:r>
            <w:r w:rsidRPr="00245621">
              <w:rPr>
                <w:i/>
              </w:rPr>
              <w:t>NOTCH1</w:t>
            </w:r>
            <w:r w:rsidRPr="00074A21">
              <w:t>/</w:t>
            </w:r>
            <w:r w:rsidRPr="00245621">
              <w:rPr>
                <w:i/>
              </w:rPr>
              <w:t>FBXW7</w:t>
            </w:r>
            <w:r>
              <w:t xml:space="preserve"> mutations in the absence of </w:t>
            </w:r>
            <w:r w:rsidRPr="00245621">
              <w:rPr>
                <w:i/>
              </w:rPr>
              <w:t>RAS</w:t>
            </w:r>
            <w:r w:rsidRPr="00074A21">
              <w:t>/</w:t>
            </w:r>
            <w:r w:rsidRPr="00245621">
              <w:rPr>
                <w:i/>
              </w:rPr>
              <w:t>PTEN</w:t>
            </w:r>
            <w:r>
              <w:t xml:space="preserve"> mutations</w:t>
            </w:r>
            <w:r>
              <w:fldChar w:fldCharType="begin">
                <w:fldData xml:space="preserve">PEVuZE5vdGU+PENpdGU+PEF1dGhvcj5QZXRpdDwvQXV0aG9yPjxZZWFyPjIwMTg8L1llYXI+PFJl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ZXRpdDwvQXV0aG9yPjxZZWFyPjIwMTg8L1llYXI+PFJl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C04289">
              <w:rPr>
                <w:vertAlign w:val="superscript"/>
              </w:rPr>
              <w:t>14,15</w:t>
            </w:r>
            <w:r>
              <w:fldChar w:fldCharType="end"/>
            </w:r>
            <w:r w:rsidRPr="00A2081C">
              <w:t>.</w:t>
            </w:r>
          </w:p>
          <w:p w14:paraId="0B582209" w14:textId="4715C00D" w:rsidR="00CC2A3C" w:rsidRPr="00CC2A3C" w:rsidRDefault="00CC2A3C" w:rsidP="00CC2A3C">
            <w:pPr>
              <w:pStyle w:val="CLIN3BULLETPOINTS"/>
              <w:rPr>
                <w:rFonts w:ascii="Cambria" w:hAnsi="Cambria" w:cs="Times New Roman"/>
              </w:rPr>
            </w:pPr>
            <w:r w:rsidRPr="00B61E04">
              <w:rPr>
                <w:i/>
              </w:rPr>
              <w:t>TP53</w:t>
            </w:r>
            <w:r w:rsidRPr="00B61E04">
              <w:t xml:space="preserve"> mutations </w:t>
            </w:r>
            <w:r>
              <w:t>have been</w:t>
            </w:r>
            <w:r w:rsidRPr="00B61E04">
              <w:t xml:space="preserve"> associated with infer</w:t>
            </w:r>
            <w:r>
              <w:t>ior outcomes in T-ALL in some studies</w:t>
            </w:r>
            <w:r>
              <w:fldChar w:fldCharType="begin">
                <w:fldData xml:space="preserve">PEVuZE5vdGU+PENpdGU+PEF1dGhvcj5DaGlhcmV0dGk8L0F1dGhvcj48WWVhcj4yMDEzPC9ZZWFy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lhcmV0dGk8L0F1dGhvcj48WWVhcj4yMDEzPC9ZZWFy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C04289">
              <w:rPr>
                <w:vertAlign w:val="superscript"/>
              </w:rPr>
              <w:t>12,13</w:t>
            </w:r>
            <w:r>
              <w:fldChar w:fldCharType="end"/>
            </w:r>
            <w:r w:rsidRPr="00B61E04">
              <w:t>.</w:t>
            </w:r>
          </w:p>
          <w:p w14:paraId="4F1E5DB7" w14:textId="2AFC73C8" w:rsidR="00CC2A3C" w:rsidRPr="008B7171" w:rsidRDefault="00CC2A3C" w:rsidP="00CC2A3C">
            <w:pPr>
              <w:pStyle w:val="CLIN2SUBHEADINGS"/>
            </w:pPr>
            <w:r>
              <w:t>References</w:t>
            </w:r>
          </w:p>
          <w:p w14:paraId="7A94FFEC" w14:textId="38B4B639" w:rsidR="00043DE3" w:rsidRPr="00850347" w:rsidRDefault="00CC2A3C" w:rsidP="00957622">
            <w:pPr>
              <w:pStyle w:val="CLIN4"/>
            </w:pPr>
            <w:r>
              <w:fldChar w:fldCharType="begin"/>
            </w:r>
            <w:r>
              <w:instrText xml:space="preserve"> ADDIN EN.REFLIST </w:instrText>
            </w:r>
            <w:r>
              <w:fldChar w:fldCharType="separate"/>
            </w:r>
            <w:r w:rsidR="00957622" w:rsidRPr="00957622">
              <w:rPr>
                <w:b/>
              </w:rPr>
              <w:t>1.</w:t>
            </w:r>
            <w:r w:rsidR="00957622" w:rsidRPr="00957622">
              <w:t xml:space="preserve"> Liu Y, et al. The genomic landscape of pediatric and young adult T-lineage acute lymphoblastic leukemia. </w:t>
            </w:r>
            <w:r w:rsidR="00957622" w:rsidRPr="00957622">
              <w:rPr>
                <w:i/>
              </w:rPr>
              <w:t>Nat Genet</w:t>
            </w:r>
            <w:r w:rsidR="00957622" w:rsidRPr="00957622">
              <w:t xml:space="preserve"> 2017; </w:t>
            </w:r>
            <w:r w:rsidR="00957622" w:rsidRPr="00957622">
              <w:rPr>
                <w:b/>
              </w:rPr>
              <w:t>49</w:t>
            </w:r>
            <w:r w:rsidR="00957622" w:rsidRPr="00957622">
              <w:t xml:space="preserve">(8): 1211-8.  </w:t>
            </w:r>
            <w:r w:rsidR="00957622" w:rsidRPr="00957622">
              <w:rPr>
                <w:b/>
              </w:rPr>
              <w:t>2.</w:t>
            </w:r>
            <w:r w:rsidR="00957622" w:rsidRPr="00957622">
              <w:t xml:space="preserve"> Chen B, et al. Identification of fusion genes and characterization of transcriptome features in T-cell acute lymphoblastic leukemia. </w:t>
            </w:r>
            <w:r w:rsidR="00957622" w:rsidRPr="00957622">
              <w:rPr>
                <w:i/>
              </w:rPr>
              <w:t>Proceedings of the National Academy of Sciences</w:t>
            </w:r>
            <w:r w:rsidR="00957622" w:rsidRPr="00957622">
              <w:t xml:space="preserve"> 2018; </w:t>
            </w:r>
            <w:r w:rsidR="00957622" w:rsidRPr="00957622">
              <w:rPr>
                <w:b/>
              </w:rPr>
              <w:t>115</w:t>
            </w:r>
            <w:r w:rsidR="00957622" w:rsidRPr="00957622">
              <w:t xml:space="preserve">(2): 373-8.  </w:t>
            </w:r>
            <w:r w:rsidR="00957622" w:rsidRPr="00957622">
              <w:rPr>
                <w:b/>
              </w:rPr>
              <w:t>3.</w:t>
            </w:r>
            <w:r w:rsidR="00957622" w:rsidRPr="00957622">
              <w:t xml:space="preserve"> Weng AP, et al. Activating mutations of NOTCH1 in human T cell acute lymphoblastic leukemia. </w:t>
            </w:r>
            <w:r w:rsidR="00957622" w:rsidRPr="00957622">
              <w:rPr>
                <w:i/>
              </w:rPr>
              <w:t>Science</w:t>
            </w:r>
            <w:r w:rsidR="00957622" w:rsidRPr="00957622">
              <w:t xml:space="preserve"> 2004; </w:t>
            </w:r>
            <w:r w:rsidR="00957622" w:rsidRPr="00957622">
              <w:rPr>
                <w:b/>
              </w:rPr>
              <w:t>306</w:t>
            </w:r>
            <w:r w:rsidR="00957622" w:rsidRPr="00957622">
              <w:t xml:space="preserve">(5694): 269-71.  </w:t>
            </w:r>
            <w:r w:rsidR="00957622" w:rsidRPr="00957622">
              <w:rPr>
                <w:b/>
              </w:rPr>
              <w:t>4.</w:t>
            </w:r>
            <w:r w:rsidR="00957622" w:rsidRPr="00957622">
              <w:t xml:space="preserve"> O'Neil J, et al. FBW7 mutations in leukemic cells mediate NOTCH pathway activation and resistance to gamma-secretase inhibitors. </w:t>
            </w:r>
            <w:r w:rsidR="00957622" w:rsidRPr="00957622">
              <w:rPr>
                <w:i/>
              </w:rPr>
              <w:t>J Exp Med</w:t>
            </w:r>
            <w:r w:rsidR="00957622" w:rsidRPr="00957622">
              <w:t xml:space="preserve"> 2007; </w:t>
            </w:r>
            <w:r w:rsidR="00957622" w:rsidRPr="00957622">
              <w:rPr>
                <w:b/>
              </w:rPr>
              <w:t>204</w:t>
            </w:r>
            <w:r w:rsidR="00957622" w:rsidRPr="00957622">
              <w:t xml:space="preserve">(8): 1813-24.  </w:t>
            </w:r>
            <w:r w:rsidR="00957622" w:rsidRPr="00957622">
              <w:rPr>
                <w:b/>
              </w:rPr>
              <w:t>5.</w:t>
            </w:r>
            <w:r w:rsidR="00957622" w:rsidRPr="00957622">
              <w:t xml:space="preserve"> Albertí-Servera L, et al. Single-cell DNA amplicon sequencing reveals clonal heterogeneity and evolution in T-cell acute lymphoblastic leukemia. </w:t>
            </w:r>
            <w:r w:rsidR="00957622" w:rsidRPr="00957622">
              <w:rPr>
                <w:i/>
              </w:rPr>
              <w:t>Blood</w:t>
            </w:r>
            <w:r w:rsidR="00957622" w:rsidRPr="00957622">
              <w:t xml:space="preserve"> 2021; </w:t>
            </w:r>
            <w:r w:rsidR="00957622" w:rsidRPr="00957622">
              <w:rPr>
                <w:b/>
              </w:rPr>
              <w:t>137</w:t>
            </w:r>
            <w:r w:rsidR="00957622" w:rsidRPr="00957622">
              <w:t xml:space="preserve">(6): 801-11.  </w:t>
            </w:r>
            <w:r w:rsidR="00957622" w:rsidRPr="00957622">
              <w:rPr>
                <w:b/>
              </w:rPr>
              <w:t>6.</w:t>
            </w:r>
            <w:r w:rsidR="00957622" w:rsidRPr="00957622">
              <w:t xml:space="preserve"> Hebert J, et al. Candidate Tumor-Suppressor Genes MTS1 (p16INK4A) and MTS2 (p15INK4B) Display Frequent Homozygous Deletions in Primary Cells From T-But Not From B-Cell Lineage Acute Lymphoblastic Leukemias. </w:t>
            </w:r>
            <w:r w:rsidR="00957622" w:rsidRPr="00957622">
              <w:rPr>
                <w:i/>
              </w:rPr>
              <w:t>Blood</w:t>
            </w:r>
            <w:r w:rsidR="00957622" w:rsidRPr="00957622">
              <w:t xml:space="preserve"> 1994; </w:t>
            </w:r>
            <w:r w:rsidR="00957622" w:rsidRPr="00957622">
              <w:rPr>
                <w:b/>
              </w:rPr>
              <w:t>84</w:t>
            </w:r>
            <w:r w:rsidR="00957622" w:rsidRPr="00957622">
              <w:t xml:space="preserve">(12): 4038-44.  </w:t>
            </w:r>
            <w:r w:rsidR="00957622" w:rsidRPr="00957622">
              <w:rPr>
                <w:b/>
              </w:rPr>
              <w:t>7.</w:t>
            </w:r>
            <w:r w:rsidR="00957622" w:rsidRPr="00957622">
              <w:t xml:space="preserve"> Girardi T, et al. The genetics and molecular biology of T-ALL. </w:t>
            </w:r>
            <w:r w:rsidR="00957622" w:rsidRPr="00957622">
              <w:rPr>
                <w:i/>
              </w:rPr>
              <w:t>Blood</w:t>
            </w:r>
            <w:r w:rsidR="00957622" w:rsidRPr="00957622">
              <w:t xml:space="preserve"> 2017; </w:t>
            </w:r>
            <w:r w:rsidR="00957622" w:rsidRPr="00957622">
              <w:rPr>
                <w:b/>
              </w:rPr>
              <w:t>129</w:t>
            </w:r>
            <w:r w:rsidR="00957622" w:rsidRPr="00957622">
              <w:t xml:space="preserve">(9): 1113-23.  </w:t>
            </w:r>
            <w:r w:rsidR="00957622" w:rsidRPr="00957622">
              <w:rPr>
                <w:b/>
              </w:rPr>
              <w:t>8.</w:t>
            </w:r>
            <w:r w:rsidR="00957622" w:rsidRPr="00957622">
              <w:t xml:space="preserve"> Chang Y-H, et al. Targeted sequencing to identify genetic alterations and prognostic markers in pediatric T-cell acute lymphoblastic leukemia. </w:t>
            </w:r>
            <w:r w:rsidR="00957622" w:rsidRPr="00957622">
              <w:rPr>
                <w:i/>
              </w:rPr>
              <w:t>Scientific Reports</w:t>
            </w:r>
            <w:r w:rsidR="00957622" w:rsidRPr="00957622">
              <w:t xml:space="preserve"> 2021; </w:t>
            </w:r>
            <w:r w:rsidR="00957622" w:rsidRPr="00957622">
              <w:rPr>
                <w:b/>
              </w:rPr>
              <w:t>11</w:t>
            </w:r>
            <w:r w:rsidR="00957622" w:rsidRPr="00957622">
              <w:t xml:space="preserve">(1): 769.  </w:t>
            </w:r>
            <w:r w:rsidR="00957622" w:rsidRPr="00957622">
              <w:rPr>
                <w:b/>
              </w:rPr>
              <w:t>9.</w:t>
            </w:r>
            <w:r w:rsidR="00957622" w:rsidRPr="00957622">
              <w:t xml:space="preserve"> De Keersmaecker K, et al. Exome sequencing identifies mutation in CNOT3 and ribosomal genes RPL5 and RPL10 in T-cell acute lymphoblastic leukemia. </w:t>
            </w:r>
            <w:r w:rsidR="00957622" w:rsidRPr="00957622">
              <w:rPr>
                <w:i/>
              </w:rPr>
              <w:t>Nat Genet</w:t>
            </w:r>
            <w:r w:rsidR="00957622" w:rsidRPr="00957622">
              <w:t xml:space="preserve"> 2013; </w:t>
            </w:r>
            <w:r w:rsidR="00957622" w:rsidRPr="00957622">
              <w:rPr>
                <w:b/>
              </w:rPr>
              <w:t>45</w:t>
            </w:r>
            <w:r w:rsidR="00957622" w:rsidRPr="00957622">
              <w:t xml:space="preserve">(2): 186-90.  </w:t>
            </w:r>
            <w:r w:rsidR="00957622" w:rsidRPr="00957622">
              <w:rPr>
                <w:b/>
              </w:rPr>
              <w:t>10.</w:t>
            </w:r>
            <w:r w:rsidR="00957622" w:rsidRPr="00957622">
              <w:t xml:space="preserve"> Zhang J, et al. The genetic basis of early T-cell precursor acute lymphoblastic leukaemia. </w:t>
            </w:r>
            <w:r w:rsidR="00957622" w:rsidRPr="00957622">
              <w:rPr>
                <w:i/>
              </w:rPr>
              <w:t>Nature</w:t>
            </w:r>
            <w:r w:rsidR="00957622" w:rsidRPr="00957622">
              <w:t xml:space="preserve"> 2012; </w:t>
            </w:r>
            <w:r w:rsidR="00957622" w:rsidRPr="00957622">
              <w:rPr>
                <w:b/>
              </w:rPr>
              <w:t>481</w:t>
            </w:r>
            <w:r w:rsidR="00957622" w:rsidRPr="00957622">
              <w:t xml:space="preserve">(7380): 157-63.  </w:t>
            </w:r>
            <w:r w:rsidR="00957622" w:rsidRPr="00957622">
              <w:rPr>
                <w:b/>
              </w:rPr>
              <w:t>11.</w:t>
            </w:r>
            <w:r w:rsidR="00957622" w:rsidRPr="00957622">
              <w:t xml:space="preserve"> Grossmann V, et al. The molecular profile of adult T-cell acute lymphoblastic leukemia: mutations in RUNX1 and DNMT3A are associated with poor prognosis in T-ALL. </w:t>
            </w:r>
            <w:r w:rsidR="00957622" w:rsidRPr="00957622">
              <w:rPr>
                <w:i/>
              </w:rPr>
              <w:t>Genes Chromosomes Cancer</w:t>
            </w:r>
            <w:r w:rsidR="00957622" w:rsidRPr="00957622">
              <w:t xml:space="preserve"> 2013; </w:t>
            </w:r>
            <w:r w:rsidR="00957622" w:rsidRPr="00957622">
              <w:rPr>
                <w:b/>
              </w:rPr>
              <w:t>52</w:t>
            </w:r>
            <w:r w:rsidR="00957622" w:rsidRPr="00957622">
              <w:t xml:space="preserve">(4): 410-22.  </w:t>
            </w:r>
            <w:r w:rsidR="00957622" w:rsidRPr="00957622">
              <w:rPr>
                <w:b/>
              </w:rPr>
              <w:t>12.</w:t>
            </w:r>
            <w:r w:rsidR="00957622" w:rsidRPr="00957622">
              <w:t xml:space="preserve"> Stengel A, et al. TP53 mutations occur in 15.7% of ALL and are associated with MYC-rearrangement, low hypodiploidy, and a poor prognosis. </w:t>
            </w:r>
            <w:r w:rsidR="00957622" w:rsidRPr="00957622">
              <w:rPr>
                <w:i/>
              </w:rPr>
              <w:t>Blood</w:t>
            </w:r>
            <w:r w:rsidR="00957622" w:rsidRPr="00957622">
              <w:t xml:space="preserve"> 2014; </w:t>
            </w:r>
            <w:r w:rsidR="00957622" w:rsidRPr="00957622">
              <w:rPr>
                <w:b/>
              </w:rPr>
              <w:t>124</w:t>
            </w:r>
            <w:r w:rsidR="00957622" w:rsidRPr="00957622">
              <w:t xml:space="preserve">(2): 251-8.  </w:t>
            </w:r>
            <w:r w:rsidR="00957622" w:rsidRPr="00957622">
              <w:rPr>
                <w:b/>
              </w:rPr>
              <w:t>13.</w:t>
            </w:r>
            <w:r w:rsidR="00957622" w:rsidRPr="00957622">
              <w:t xml:space="preserve"> Chiaretti S, et al. TP53 mutations are frequent in adult acute lymphoblastic leukemia cases negative for recurrent fusion genes and correlate with poor response to induction therapy. </w:t>
            </w:r>
            <w:r w:rsidR="00957622" w:rsidRPr="00957622">
              <w:rPr>
                <w:i/>
              </w:rPr>
              <w:t>Haematologica</w:t>
            </w:r>
            <w:r w:rsidR="00957622" w:rsidRPr="00957622">
              <w:t xml:space="preserve"> 2013; </w:t>
            </w:r>
            <w:r w:rsidR="00957622" w:rsidRPr="00957622">
              <w:rPr>
                <w:b/>
              </w:rPr>
              <w:t>98</w:t>
            </w:r>
            <w:r w:rsidR="00957622" w:rsidRPr="00957622">
              <w:t xml:space="preserve">(5): e59-61.  </w:t>
            </w:r>
            <w:r w:rsidR="00957622" w:rsidRPr="00957622">
              <w:rPr>
                <w:b/>
              </w:rPr>
              <w:t>14.</w:t>
            </w:r>
            <w:r w:rsidR="00957622" w:rsidRPr="00957622">
              <w:t xml:space="preserve"> Petit A, et al. Oncogenetic mutations combined with MRD improve outcome prediction in pediatric T-cell acute lymphoblastic leukemia. </w:t>
            </w:r>
            <w:r w:rsidR="00957622" w:rsidRPr="00957622">
              <w:rPr>
                <w:i/>
              </w:rPr>
              <w:t>Blood</w:t>
            </w:r>
            <w:r w:rsidR="00957622" w:rsidRPr="00957622">
              <w:t xml:space="preserve"> 2018; </w:t>
            </w:r>
            <w:r w:rsidR="00957622" w:rsidRPr="00957622">
              <w:rPr>
                <w:b/>
              </w:rPr>
              <w:t>131</w:t>
            </w:r>
            <w:r w:rsidR="00957622" w:rsidRPr="00957622">
              <w:t xml:space="preserve">(3): 289-300.  </w:t>
            </w:r>
            <w:r w:rsidR="00957622" w:rsidRPr="00957622">
              <w:rPr>
                <w:b/>
              </w:rPr>
              <w:t>15.</w:t>
            </w:r>
            <w:r w:rsidR="00957622" w:rsidRPr="00957622">
              <w:t xml:space="preserve"> Trinquand A, et al. Toward a NOTCH1/FBXW7/RAS/PTEN–Based Oncogenetic Risk Classification of Adult T-Cell Acute Lymphoblastic Leukemia: A Group for Research in Adult Acute Lymphoblastic Leukemia Study. </w:t>
            </w:r>
            <w:r w:rsidR="00957622" w:rsidRPr="00957622">
              <w:rPr>
                <w:i/>
              </w:rPr>
              <w:t>Journal of Clinical Oncology</w:t>
            </w:r>
            <w:r w:rsidR="00957622" w:rsidRPr="00957622">
              <w:t xml:space="preserve"> 2013; </w:t>
            </w:r>
            <w:r w:rsidR="00957622" w:rsidRPr="00957622">
              <w:rPr>
                <w:b/>
              </w:rPr>
              <w:t>31</w:t>
            </w:r>
            <w:r w:rsidR="00957622" w:rsidRPr="00957622">
              <w:t xml:space="preserve">(34): 4333-42.  </w:t>
            </w:r>
            <w:r>
              <w:fldChar w:fldCharType="end"/>
            </w:r>
          </w:p>
        </w:tc>
      </w:tr>
    </w:tbl>
    <w:p w14:paraId="29FDC6DE" w14:textId="77777777" w:rsidR="00F166A0" w:rsidRPr="00D02B85" w:rsidRDefault="00F166A0" w:rsidP="00D02B85">
      <w:pPr>
        <w:rPr>
          <w:noProof/>
          <w:sz w:val="6"/>
          <w:szCs w:val="6"/>
        </w:rPr>
      </w:pPr>
    </w:p>
    <w:sectPr w:rsidR="00F166A0" w:rsidRPr="00D02B85" w:rsidSect="00FC3DB3">
      <w:footerReference w:type="default" r:id="rId7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8F9B11E" w14:textId="77777777" w:rsidR="00C266BE" w:rsidRDefault="0086782A">
      <w:pPr>
        <w:spacing w:after="0" w:line="240" w:lineRule="auto"/>
      </w:pPr>
      <w:r>
        <w:separator/>
      </w:r>
    </w:p>
  </w:endnote>
  <w:endnote w:type="continuationSeparator" w:id="0">
    <w:p w14:paraId="04E344FC" w14:textId="77777777" w:rsidR="00C266BE" w:rsidRDefault="008678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altName w:val="Arial"/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59D37C1" w14:textId="77777777" w:rsidR="004D2615" w:rsidRPr="00070923" w:rsidRDefault="00D02B85" w:rsidP="00070923">
    <w:pPr>
      <w:pStyle w:val="Footer"/>
      <w:tabs>
        <w:tab w:val="clear" w:pos="8640"/>
        <w:tab w:val="right" w:pos="10198"/>
      </w:tabs>
      <w:rPr>
        <w:sz w:val="20"/>
      </w:rPr>
    </w:pPr>
    <w:r>
      <w:rPr>
        <w:sz w:val="20"/>
      </w:rPr>
      <w:t xml:space="preserve">Prepared by: </w:t>
    </w:r>
    <w:r w:rsidR="007C788A">
      <w:rPr>
        <w:sz w:val="20"/>
      </w:rPr>
      <w:t>IC</w:t>
    </w:r>
    <w:r>
      <w:rPr>
        <w:sz w:val="20"/>
      </w:rPr>
      <w:tab/>
      <w:t xml:space="preserve">Reviewed by: </w:t>
    </w:r>
    <w:r w:rsidR="007C788A">
      <w:rPr>
        <w:sz w:val="20"/>
      </w:rPr>
      <w:t>IST</w:t>
    </w:r>
    <w:r>
      <w:rPr>
        <w:sz w:val="20"/>
      </w:rPr>
      <w:tab/>
      <w:t xml:space="preserve">Last reviewed (date): 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B032AB1" w14:textId="77777777" w:rsidR="00C266BE" w:rsidRDefault="0086782A">
      <w:pPr>
        <w:spacing w:after="0" w:line="240" w:lineRule="auto"/>
      </w:pPr>
      <w:r>
        <w:separator/>
      </w:r>
    </w:p>
  </w:footnote>
  <w:footnote w:type="continuationSeparator" w:id="0">
    <w:p w14:paraId="177C1303" w14:textId="77777777" w:rsidR="00C266BE" w:rsidRDefault="0086782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A382BD8"/>
    <w:multiLevelType w:val="hybridMultilevel"/>
    <w:tmpl w:val="73F8794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25923BA"/>
    <w:multiLevelType w:val="hybridMultilevel"/>
    <w:tmpl w:val="ABBE2AE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49830AA"/>
    <w:multiLevelType w:val="hybridMultilevel"/>
    <w:tmpl w:val="F278A624"/>
    <w:lvl w:ilvl="0" w:tplc="5AC24314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3" w15:restartNumberingAfterBreak="0">
    <w:nsid w:val="1E4B6D87"/>
    <w:multiLevelType w:val="hybridMultilevel"/>
    <w:tmpl w:val="24263994"/>
    <w:lvl w:ilvl="0" w:tplc="37BA3AB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1527FD5"/>
    <w:multiLevelType w:val="hybridMultilevel"/>
    <w:tmpl w:val="D360A22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5B661D4"/>
    <w:multiLevelType w:val="multilevel"/>
    <w:tmpl w:val="F4ECC95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50842890"/>
    <w:multiLevelType w:val="hybridMultilevel"/>
    <w:tmpl w:val="E47E38E6"/>
    <w:lvl w:ilvl="0" w:tplc="CCD23CC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AA07AD3"/>
    <w:multiLevelType w:val="hybridMultilevel"/>
    <w:tmpl w:val="76D0A7BA"/>
    <w:lvl w:ilvl="0" w:tplc="10A8842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CA4AC7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C92239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6E6C50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4FCF57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23C5FE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294B17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F52BC1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824186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9" w15:restartNumberingAfterBreak="0">
    <w:nsid w:val="636155BB"/>
    <w:multiLevelType w:val="hybridMultilevel"/>
    <w:tmpl w:val="575830B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9A23027"/>
    <w:multiLevelType w:val="hybridMultilevel"/>
    <w:tmpl w:val="19C02BF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4"/>
  </w:num>
  <w:num w:numId="3">
    <w:abstractNumId w:val="6"/>
  </w:num>
  <w:num w:numId="4">
    <w:abstractNumId w:val="8"/>
  </w:num>
  <w:num w:numId="5">
    <w:abstractNumId w:val="1"/>
  </w:num>
  <w:num w:numId="6">
    <w:abstractNumId w:val="3"/>
  </w:num>
  <w:num w:numId="7">
    <w:abstractNumId w:val="0"/>
  </w:num>
  <w:num w:numId="8">
    <w:abstractNumId w:val="7"/>
  </w:num>
  <w:num w:numId="9">
    <w:abstractNumId w:val="5"/>
  </w:num>
  <w:num w:numId="10">
    <w:abstractNumId w:val="9"/>
  </w:num>
  <w:num w:numId="1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Lancet (first author only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2ff5xxepw5ftsep95jvrtxd9pef29zdze92&quot;&gt;NGSlibrary_backup&lt;record-ids&gt;&lt;item&gt;997&lt;/item&gt;&lt;item&gt;998&lt;/item&gt;&lt;item&gt;4288&lt;/item&gt;&lt;item&gt;4370&lt;/item&gt;&lt;item&gt;4482&lt;/item&gt;&lt;/record-ids&gt;&lt;/item&gt;&lt;/Libraries&gt;"/>
  </w:docVars>
  <w:rsids>
    <w:rsidRoot w:val="00F166A0"/>
    <w:rsid w:val="00043DE3"/>
    <w:rsid w:val="0004566D"/>
    <w:rsid w:val="00072CED"/>
    <w:rsid w:val="00074A21"/>
    <w:rsid w:val="000E668C"/>
    <w:rsid w:val="00215756"/>
    <w:rsid w:val="002564C2"/>
    <w:rsid w:val="002A2AB2"/>
    <w:rsid w:val="005B783A"/>
    <w:rsid w:val="005B78C2"/>
    <w:rsid w:val="00722A12"/>
    <w:rsid w:val="007C788A"/>
    <w:rsid w:val="0086782A"/>
    <w:rsid w:val="008F1D2C"/>
    <w:rsid w:val="00957622"/>
    <w:rsid w:val="00AF5D34"/>
    <w:rsid w:val="00B23B9C"/>
    <w:rsid w:val="00C266BE"/>
    <w:rsid w:val="00C531ED"/>
    <w:rsid w:val="00CC2A3C"/>
    <w:rsid w:val="00CE5A31"/>
    <w:rsid w:val="00D02B85"/>
    <w:rsid w:val="00D60828"/>
    <w:rsid w:val="00E00165"/>
    <w:rsid w:val="00E13354"/>
    <w:rsid w:val="00E253AE"/>
    <w:rsid w:val="00E43C67"/>
    <w:rsid w:val="00E50A32"/>
    <w:rsid w:val="00E74528"/>
    <w:rsid w:val="00F166A0"/>
    <w:rsid w:val="00FB4AC6"/>
    <w:rsid w:val="00FE28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5BA6FF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86782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957622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86782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957622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link w:val="NoSpacingChar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043DE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43DE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3DE3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43DE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3DE3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7C788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C788A"/>
  </w:style>
  <w:style w:type="paragraph" w:customStyle="1" w:styleId="EndNoteBibliographyTitle">
    <w:name w:val="EndNote Bibliography Title"/>
    <w:basedOn w:val="Normal"/>
    <w:link w:val="EndNoteBibliographyTitleChar"/>
    <w:rsid w:val="002564C2"/>
    <w:pPr>
      <w:spacing w:after="0"/>
      <w:jc w:val="center"/>
    </w:pPr>
    <w:rPr>
      <w:rFonts w:ascii="Calibri" w:eastAsiaTheme="minorEastAsia" w:hAnsi="Calibri" w:cs="Calibri"/>
      <w:noProof/>
      <w:sz w:val="12"/>
      <w:szCs w:val="24"/>
      <w:lang w:val="en-US" w:eastAsia="zh-TW"/>
    </w:rPr>
  </w:style>
  <w:style w:type="character" w:customStyle="1" w:styleId="NoSpacingChar">
    <w:name w:val="No Spacing Char"/>
    <w:basedOn w:val="DefaultParagraphFont"/>
    <w:link w:val="NoSpacing"/>
    <w:uiPriority w:val="1"/>
    <w:rsid w:val="002564C2"/>
    <w:rPr>
      <w:rFonts w:eastAsiaTheme="minorEastAsia"/>
      <w:sz w:val="24"/>
      <w:szCs w:val="24"/>
      <w:lang w:val="en-US" w:eastAsia="zh-TW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2564C2"/>
    <w:rPr>
      <w:rFonts w:ascii="Calibri" w:eastAsiaTheme="minorEastAsia" w:hAnsi="Calibri" w:cs="Calibri"/>
      <w:noProof/>
      <w:sz w:val="12"/>
      <w:szCs w:val="24"/>
      <w:lang w:val="en-US" w:eastAsia="zh-TW"/>
    </w:rPr>
  </w:style>
  <w:style w:type="paragraph" w:styleId="Revision">
    <w:name w:val="Revision"/>
    <w:hidden/>
    <w:uiPriority w:val="99"/>
    <w:semiHidden/>
    <w:rsid w:val="002564C2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1</Pages>
  <Words>1661</Words>
  <Characters>9472</Characters>
  <Application>Microsoft Office Word</Application>
  <DocSecurity>0</DocSecurity>
  <Lines>78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111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Imogen Caldwell</cp:lastModifiedBy>
  <cp:revision>3</cp:revision>
  <dcterms:created xsi:type="dcterms:W3CDTF">2021-10-25T10:47:00Z</dcterms:created>
  <dcterms:modified xsi:type="dcterms:W3CDTF">2021-10-25T22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-108480209</vt:i4>
  </property>
</Properties>
</file>